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41" w:rightFromText="141" w:vertAnchor="page" w:horzAnchor="margin" w:tblpXSpec="center" w:tblpY="730"/>
        <w:tblW w:w="11062" w:type="dxa"/>
        <w:tblLook w:val="04A0" w:firstRow="1" w:lastRow="0" w:firstColumn="1" w:lastColumn="0" w:noHBand="0" w:noVBand="1"/>
      </w:tblPr>
      <w:tblGrid>
        <w:gridCol w:w="3481"/>
        <w:gridCol w:w="790"/>
        <w:gridCol w:w="489"/>
        <w:gridCol w:w="738"/>
        <w:gridCol w:w="489"/>
        <w:gridCol w:w="489"/>
        <w:gridCol w:w="489"/>
        <w:gridCol w:w="585"/>
        <w:gridCol w:w="489"/>
        <w:gridCol w:w="738"/>
        <w:gridCol w:w="541"/>
        <w:gridCol w:w="533"/>
        <w:gridCol w:w="567"/>
        <w:gridCol w:w="644"/>
      </w:tblGrid>
      <w:tr w:rsidR="007C74F9" w:rsidRPr="00C704B0" w:rsidTr="00C704B0">
        <w:trPr>
          <w:trHeight w:val="180"/>
        </w:trPr>
        <w:tc>
          <w:tcPr>
            <w:tcW w:w="5000" w:type="pct"/>
            <w:gridSpan w:val="1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 xml:space="preserve">Supplementary Table </w:t>
            </w:r>
            <w:r w:rsidR="00674E7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S</w:t>
            </w: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1. Confirmatory Factor Analysis for Attention Deficit/Hyperactivity Symptoms (n= 519)</w:t>
            </w:r>
          </w:p>
        </w:tc>
      </w:tr>
      <w:tr w:rsidR="007C74F9" w:rsidRPr="00674E7D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7C74F9" w:rsidRPr="007C74F9" w:rsidRDefault="007C74F9" w:rsidP="007C74F9">
            <w:pPr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 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 </w:t>
            </w:r>
          </w:p>
        </w:tc>
        <w:tc>
          <w:tcPr>
            <w:tcW w:w="1186" w:type="pct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Correlated Models</w:t>
            </w:r>
          </w:p>
        </w:tc>
        <w:tc>
          <w:tcPr>
            <w:tcW w:w="1876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Bifactor</w:t>
            </w:r>
            <w:proofErr w:type="spellEnd"/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 xml:space="preserve"> Models</w:t>
            </w:r>
          </w:p>
        </w:tc>
      </w:tr>
      <w:tr w:rsidR="007C74F9" w:rsidRPr="00C704B0" w:rsidTr="00804B70">
        <w:trPr>
          <w:trHeight w:val="4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7C74F9" w:rsidRPr="007C74F9" w:rsidRDefault="007C74F9" w:rsidP="007C74F9">
            <w:pP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Uni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(λ)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Two-factors (λ)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Three-factors  (λ)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Two-group factors (λ)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Three-group factors (λ) - (Non-orthogonal </w:t>
            </w: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Hyp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- Imp)</w:t>
            </w: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tems</w:t>
            </w:r>
          </w:p>
        </w:tc>
        <w:tc>
          <w:tcPr>
            <w:tcW w:w="3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 </w:t>
            </w: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na</w:t>
            </w: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Hyp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/Imp</w:t>
            </w: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na</w:t>
            </w: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Hyp</w:t>
            </w:r>
            <w:proofErr w:type="spellEnd"/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mp</w:t>
            </w:r>
          </w:p>
        </w:tc>
        <w:tc>
          <w:tcPr>
            <w:tcW w:w="2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G</w:t>
            </w: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na</w:t>
            </w: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Hyp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/Imp</w:t>
            </w:r>
          </w:p>
        </w:tc>
        <w:tc>
          <w:tcPr>
            <w:tcW w:w="2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G</w:t>
            </w:r>
          </w:p>
        </w:tc>
        <w:tc>
          <w:tcPr>
            <w:tcW w:w="2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na</w:t>
            </w:r>
          </w:p>
        </w:tc>
        <w:tc>
          <w:tcPr>
            <w:tcW w:w="2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Hyp</w:t>
            </w:r>
            <w:proofErr w:type="spellEnd"/>
          </w:p>
        </w:tc>
        <w:tc>
          <w:tcPr>
            <w:tcW w:w="2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mp</w:t>
            </w: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FF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Fails to give close attention to detail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7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0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99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76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57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46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227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Difficulty sustaining attention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76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0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0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75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8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827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091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Does not seem to listen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4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3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9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5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41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054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Does not follow through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7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8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85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11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66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32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65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Difficulty organizing task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27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4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4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-.259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8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215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803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Reluctant to engage in mental task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27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6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6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00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85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073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Loses object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87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3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36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06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2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08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03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Easily distracted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9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8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83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2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4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68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01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Forgetful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94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84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84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-.08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54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364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03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Fidget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199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89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75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77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05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103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84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200083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Leaves seat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2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34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89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7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91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26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66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  <w:tr w:rsidR="007C74F9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Restles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94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2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814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73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84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27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69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7C74F9" w:rsidRPr="007C74F9" w:rsidRDefault="007C74F9" w:rsidP="007C74F9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4648E7" w:rsidP="004648E7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On the go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18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97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32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344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11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099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4648E7" w:rsidRDefault="004648E7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4648E7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37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  <w:tr w:rsidR="00C65B13" w:rsidRPr="004648E7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4648E7" w:rsidP="00C65B13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Excessively loud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159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9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39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154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2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076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4648E7" w:rsidRDefault="004648E7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4648E7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04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Talks excessively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26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05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62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13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51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063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74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Blurts out answer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5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1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54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022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01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154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18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Difficulty waiting his/her turn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44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85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86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6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99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43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367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sz w:val="14"/>
                <w:szCs w:val="14"/>
                <w:lang w:val="en-US"/>
              </w:rPr>
              <w:t>Interrupts or intrude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245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42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79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.119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61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035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.588</w:t>
            </w:r>
          </w:p>
        </w:tc>
      </w:tr>
      <w:tr w:rsidR="00C65B13" w:rsidRPr="007C74F9" w:rsidTr="00804B70">
        <w:trPr>
          <w:trHeight w:val="180"/>
        </w:trPr>
        <w:tc>
          <w:tcPr>
            <w:tcW w:w="193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Factor correlations (Φ)</w:t>
            </w: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G</w:t>
            </w:r>
          </w:p>
        </w:tc>
        <w:tc>
          <w:tcPr>
            <w:tcW w:w="3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7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5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2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704B0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704B0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9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704B0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n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87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58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38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704B0" w:rsidP="00EE1770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704B0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Hyp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/Imp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8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Hyp</w:t>
            </w:r>
            <w:proofErr w:type="spellEnd"/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5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477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704B0" w:rsidP="00C704B0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4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25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Imp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38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477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704B0" w:rsidP="00C704B0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4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25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C704B0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Fit Indexes</w:t>
            </w:r>
          </w:p>
        </w:tc>
        <w:tc>
          <w:tcPr>
            <w:tcW w:w="3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FP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36</w:t>
            </w:r>
          </w:p>
        </w:tc>
        <w:tc>
          <w:tcPr>
            <w:tcW w:w="55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37</w:t>
            </w:r>
          </w:p>
        </w:tc>
        <w:tc>
          <w:tcPr>
            <w:tcW w:w="631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39</w:t>
            </w:r>
          </w:p>
        </w:tc>
        <w:tc>
          <w:tcPr>
            <w:tcW w:w="826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54</w:t>
            </w:r>
          </w:p>
        </w:tc>
        <w:tc>
          <w:tcPr>
            <w:tcW w:w="1050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55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Model X2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918.8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513.4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455.6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316.5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266.9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X2 test for difference testing</w:t>
            </w:r>
          </w:p>
        </w:tc>
        <w:tc>
          <w:tcPr>
            <w:tcW w:w="360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Ref [One-factor]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Ref [Correlated Two-factors]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Ref [Correlated Two-factors]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Ref [</w:t>
            </w:r>
            <w:proofErr w:type="spellStart"/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Bifactor</w:t>
            </w:r>
            <w:proofErr w:type="spellEnd"/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 xml:space="preserve"> Two-specific]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60" w:type="pct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X2=135</w:t>
            </w:r>
          </w:p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(</w:t>
            </w: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df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=1; p&lt;0.001)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X2=30</w:t>
            </w:r>
          </w:p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(</w:t>
            </w: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df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=2; p&lt;0.001)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X2=153</w:t>
            </w:r>
          </w:p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(</w:t>
            </w: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df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=17; p&lt;0.001)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X2=30</w:t>
            </w:r>
          </w:p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(</w:t>
            </w:r>
            <w:proofErr w:type="spellStart"/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df</w:t>
            </w:r>
            <w:proofErr w:type="spellEnd"/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=1; p&lt;0.001)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lastRenderedPageBreak/>
              <w:t>RMSE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106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074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069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057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0.050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RMSEA CI90%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099-0.112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067-0.081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062-0.076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050-0.065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0.042-0.058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CFI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433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726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766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856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0.891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TLI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357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687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729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0.811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0.856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WRMR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2.37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.784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.652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.305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1.164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AIC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704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464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388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304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11274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BIC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858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621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554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571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11508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ssaBIC</w:t>
            </w:r>
            <w:proofErr w:type="spellEnd"/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743</w:t>
            </w:r>
          </w:p>
        </w:tc>
        <w:tc>
          <w:tcPr>
            <w:tcW w:w="55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504</w:t>
            </w:r>
          </w:p>
        </w:tc>
        <w:tc>
          <w:tcPr>
            <w:tcW w:w="631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431</w:t>
            </w:r>
          </w:p>
        </w:tc>
        <w:tc>
          <w:tcPr>
            <w:tcW w:w="826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11399</w:t>
            </w:r>
          </w:p>
        </w:tc>
        <w:tc>
          <w:tcPr>
            <w:tcW w:w="1050" w:type="pct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11333</w:t>
            </w:r>
          </w:p>
        </w:tc>
      </w:tr>
      <w:tr w:rsidR="00C65B13" w:rsidRPr="007C74F9" w:rsidTr="00804B70">
        <w:trPr>
          <w:trHeight w:val="180"/>
        </w:trPr>
        <w:tc>
          <w:tcPr>
            <w:tcW w:w="193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Reliability estimates</w:t>
            </w: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ω (</w:t>
            </w: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Lucke</w:t>
            </w:r>
            <w:proofErr w:type="spellEnd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)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75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89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8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89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78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23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81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80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818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84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818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809</w:t>
            </w: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642</w:t>
            </w: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ωh</w:t>
            </w:r>
            <w:proofErr w:type="spellEnd"/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01</w:t>
            </w:r>
          </w:p>
        </w:tc>
        <w:tc>
          <w:tcPr>
            <w:tcW w:w="2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479</w:t>
            </w:r>
          </w:p>
        </w:tc>
        <w:tc>
          <w:tcPr>
            <w:tcW w:w="2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</w:tr>
      <w:tr w:rsidR="00C65B13" w:rsidRPr="007C74F9" w:rsidTr="00804B70">
        <w:trPr>
          <w:trHeight w:val="180"/>
        </w:trPr>
        <w:tc>
          <w:tcPr>
            <w:tcW w:w="1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proofErr w:type="spellStart"/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ωs</w:t>
            </w:r>
            <w:proofErr w:type="spellEnd"/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-</w:t>
            </w:r>
          </w:p>
        </w:tc>
        <w:tc>
          <w:tcPr>
            <w:tcW w:w="2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77</w:t>
            </w:r>
          </w:p>
        </w:tc>
        <w:tc>
          <w:tcPr>
            <w:tcW w:w="3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641</w:t>
            </w:r>
          </w:p>
        </w:tc>
        <w:tc>
          <w:tcPr>
            <w:tcW w:w="2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</w:tc>
        <w:tc>
          <w:tcPr>
            <w:tcW w:w="2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189</w:t>
            </w:r>
          </w:p>
        </w:tc>
        <w:tc>
          <w:tcPr>
            <w:tcW w:w="2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788</w:t>
            </w:r>
          </w:p>
        </w:tc>
        <w:tc>
          <w:tcPr>
            <w:tcW w:w="2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65B13" w:rsidRPr="007C74F9" w:rsidRDefault="00C65B13" w:rsidP="00C65B13">
            <w:pPr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624</w:t>
            </w:r>
          </w:p>
        </w:tc>
      </w:tr>
      <w:tr w:rsidR="00C65B13" w:rsidRPr="00C704B0" w:rsidTr="00C704B0">
        <w:trPr>
          <w:trHeight w:val="180"/>
        </w:trPr>
        <w:tc>
          <w:tcPr>
            <w:tcW w:w="5000" w:type="pct"/>
            <w:gridSpan w:val="1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467D1" w:rsidRDefault="00C704B0" w:rsidP="001467D1">
            <w:pPr>
              <w:spacing w:after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Notes:</w:t>
            </w:r>
          </w:p>
          <w:p w:rsidR="001467D1" w:rsidRDefault="001467D1" w:rsidP="001467D1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7C74F9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 xml:space="preserve">Bold </w:t>
            </w:r>
            <w:r w:rsidRPr="007C74F9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represent factor loadings with a p-value lower than 0.05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;</w:t>
            </w:r>
          </w:p>
          <w:p w:rsidR="00C704B0" w:rsidRDefault="00C704B0" w:rsidP="00C704B0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Confirmatory Factor Analysis (CFA)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: the CFA was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performed 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for 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the 18 DSM-5 ADHD symptoms to identify the underlying most useful latent structure, testing for the following models: (1) one-factor (ADHD); (2) correlated two-factor (inattention and hyperactivity/impulsivity); (3) correlated three-factor (inattention, hyperactivity, impulsivity); (4) 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bifactor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model with one general and two specific factors (inattention and hyperactivity/impulsivity); and (5) 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bifactor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model with one general and three specific factors (inattention, hyperactivity, and impulsivity). The symptom “talks excessively” was considered under impulsivity domain, given its classification in ICD-10 (WHO,1993) and a recent finding showing this symptom better fit as part of impulsivity domain 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begin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instrText xml:space="preserve"> ADDIN EN.CITE &lt;EndNote&gt;&lt;Cite&gt;&lt;Author&gt;Caci&lt;/Author&gt;&lt;Year&gt;2013&lt;/Year&gt;&lt;RecNum&gt;2648&lt;/RecNum&gt;&lt;DisplayText&gt;(Caci et al., 2013)&lt;/DisplayText&gt;&lt;record&gt;&lt;rec-number&gt;2648&lt;/rec-number&gt;&lt;foreign-keys&gt;&lt;key app="EN" db-id="f9xwr0dpafewwteas2cp50alevredse9fxf9"&gt;2648&lt;/key&gt;&lt;/foreign-keys&gt;&lt;ref-type name="Journal Article"&gt;17&lt;/ref-type&gt;&lt;contributors&gt;&lt;authors&gt;&lt;author&gt;Caci, H.M.&lt;/author&gt;&lt;author&gt;Morin, A.J.S.&lt;/author&gt;&lt;author&gt;Bouchez, J.&lt;/author&gt;&lt;author&gt;Baylé, F.J.&lt;/author&gt;&lt;/authors&gt;&lt;/contributors&gt;&lt;titles&gt;&lt;title&gt;Bifactor models support ICD-10 construct of adhd against DSM-IV, both in children rated by teachers and self-rated in adults&lt;/title&gt;&lt;secondary-title&gt;Eur Psychiatry&lt;/secondary-title&gt;&lt;/titles&gt;&lt;periodical&gt;&lt;full-title&gt;Eur Psychiatry&lt;/full-title&gt;&lt;abbr-1&gt;European psychiatry : the journal of the Association of European Psychiatrists&lt;/abbr-1&gt;&lt;/periodical&gt;&lt;pages&gt;1&lt;/pages&gt;&lt;volume&gt;28&lt;/volume&gt;&lt;number&gt;Supplement 1&lt;/number&gt;&lt;dates&gt;&lt;year&gt;2013&lt;/year&gt;&lt;/dates&gt;&lt;urls&gt;&lt;/urls&gt;&lt;/record&gt;&lt;/Cite&gt;&lt;/EndNote&gt;</w:instrTex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separate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(Caci et al., 2013)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end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 “Excessively loud” was also included in the impulsivity domain due to the semantic proximity with “talks excessively”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</w:t>
            </w:r>
          </w:p>
          <w:p w:rsidR="00C704B0" w:rsidRDefault="00C704B0" w:rsidP="00C704B0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The CFA models were fitted to 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polychoric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correlations among items using mean- and variance-adjusted weighted least squares (WLSMV) estimator, implemented by the Mplus 7.3 software 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begin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instrText xml:space="preserve"> ADDIN EN.CITE &lt;EndNote&gt;&lt;Cite&gt;&lt;Author&gt;Muthén&lt;/Author&gt;&lt;Year&gt;2012&lt;/Year&gt;&lt;RecNum&gt;2261&lt;/RecNum&gt;&lt;DisplayText&gt;(Muthén &amp;amp; Muthén, 2012)&lt;/DisplayText&gt;&lt;record&gt;&lt;rec-number&gt;2261&lt;/rec-number&gt;&lt;foreign-keys&gt;&lt;key app="EN" db-id="f9xwr0dpafewwteas2cp50alevredse9fxf9"&gt;2261&lt;/key&gt;&lt;/foreign-keys&gt;&lt;ref-type name="Book"&gt;6&lt;/ref-type&gt;&lt;contributors&gt;&lt;authors&gt;&lt;author&gt;Muthén, L. K.&lt;/author&gt;&lt;author&gt;Muthén, B. O.&lt;/author&gt;&lt;/authors&gt;&lt;/contributors&gt;&lt;titles&gt;&lt;title&gt;Mplus User&amp;apos;s Guide&lt;/title&gt;&lt;/titles&gt;&lt;edition&gt;Seventh&lt;/edition&gt;&lt;dates&gt;&lt;year&gt;2012&lt;/year&gt;&lt;/dates&gt;&lt;pub-location&gt;Los Angeles, CA&lt;/pub-location&gt;&lt;publisher&gt;Muthén &amp;amp; Muthén&lt;/publisher&gt;&lt;urls&gt;&lt;/urls&gt;&lt;/record&gt;&lt;/Cite&gt;&lt;/EndNote&gt;</w:instrTex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separate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(Muthén &amp; Muthén, 2012)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end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 Model fit was judged to be good if CFI (Comparative Fit Index) and TLI (Tucker-Lewis Index) ≥ .95 and if RSMEA (Root Square Mean Error of Approximation) &lt;.06. Model fit was judged to be acceptable if CFI and TLI ≥ .90 and RMSEA&lt;0.8 (Hu and Bentler, 1998; Cook et al., 2009)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</w:t>
            </w:r>
          </w:p>
          <w:p w:rsidR="00C704B0" w:rsidRPr="00C704B0" w:rsidRDefault="00C704B0" w:rsidP="00C704B0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In order to assess reliability of the factors, we considered the following indexes: (a) 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Lucke’s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omega (ω) 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begin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instrText xml:space="preserve"> ADDIN EN.CITE &lt;EndNote&gt;&lt;Cite&gt;&lt;Author&gt;Lucke&lt;/Author&gt;&lt;Year&gt;2005&lt;/Year&gt;&lt;RecNum&gt;4&lt;/RecNum&gt;&lt;DisplayText&gt;(Lucke, 2005)&lt;/DisplayText&gt;&lt;record&gt;&lt;rec-number&gt;4&lt;/rec-number&gt;&lt;foreign-keys&gt;&lt;key app="EN" db-id="0st2fpzwasws9ee0zwqpxwwed0rpfzpp9rt0"&gt;4&lt;/key&gt;&lt;/foreign-keys&gt;&lt;ref-type name="Journal Article"&gt;17&lt;/ref-type&gt;&lt;contributors&gt;&lt;authors&gt;&lt;author&gt;Lucke, Joseph F&lt;/author&gt;&lt;/authors&gt;&lt;/contributors&gt;&lt;titles&gt;&lt;title&gt;The alfa and the omega of congeneric test theory: An extension of reliability and internal consistency to heterogeneous tests&lt;/title&gt;&lt;secondary-title&gt;Applied Psychological Measurement&lt;/secondary-title&gt;&lt;/titles&gt;&lt;pages&gt;65-81&lt;/pages&gt;&lt;volume&gt;29&lt;/volume&gt;&lt;number&gt;1&lt;/number&gt;&lt;dates&gt;&lt;year&gt;2005&lt;/year&gt;&lt;/dates&gt;&lt;urls&gt;&lt;/urls&gt;&lt;/record&gt;&lt;/Cite&gt;&lt;/EndNote&gt;</w:instrTex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separate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(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Lucke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, 2005)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end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, a model-based reliability estimate, analogous to alpha coefficient; (b) the hierarchical omega coefficient (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ωh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) 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begin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instrText xml:space="preserve"> ADDIN EN.CITE &lt;EndNote&gt;&lt;Cite&gt;&lt;Author&gt;Zinbarg&lt;/Author&gt;&lt;Year&gt;2005&lt;/Year&gt;&lt;RecNum&gt;3&lt;/RecNum&gt;&lt;DisplayText&gt;(McDonald, 1999; Zinbarg et al., 2005)&lt;/DisplayText&gt;&lt;record&gt;&lt;rec-number&gt;3&lt;/rec-number&gt;&lt;foreign-keys&gt;&lt;key app="EN" db-id="0st2fpzwasws9ee0zwqpxwwed0rpfzpp9rt0"&gt;3&lt;/key&gt;&lt;/foreign-keys&gt;&lt;ref-type name="Journal Article"&gt;17&lt;/ref-type&gt;&lt;contributors&gt;&lt;authors&gt;&lt;author&gt;Zinbarg, Richard E&lt;/author&gt;&lt;author&gt;Revelle, William&lt;/author&gt;&lt;author&gt;Yovel, Iftah&lt;/author&gt;&lt;author&gt;Li, Wen&lt;/author&gt;&lt;/authors&gt;&lt;/contributors&gt;&lt;titles&gt;&lt;title&gt;Cronbach’s α, Revelle’s β, and McDonald’s ω H: Their relations with each other and two alternative conceptualizations of reliability&lt;/title&gt;&lt;secondary-title&gt;psychometrika&lt;/secondary-title&gt;&lt;/titles&gt;&lt;pages&gt;123-133&lt;/pages&gt;&lt;volume&gt;70&lt;/volume&gt;&lt;number&gt;1&lt;/number&gt;&lt;dates&gt;&lt;year&gt;2005&lt;/year&gt;&lt;/dates&gt;&lt;isbn&gt;0033-3123&lt;/isbn&gt;&lt;urls&gt;&lt;/urls&gt;&lt;/record&gt;&lt;/Cite&gt;&lt;Cite&gt;&lt;Author&gt;McDonald&lt;/Author&gt;&lt;Year&gt;1999&lt;/Year&gt;&lt;RecNum&gt;132&lt;/RecNum&gt;&lt;record&gt;&lt;rec-number&gt;132&lt;/rec-number&gt;&lt;foreign-keys&gt;&lt;key app="EN" db-id="550as0sdaaa0aiezsabx2wrmafrtfdvefape"&gt;132&lt;/key&gt;&lt;/foreign-keys&gt;&lt;ref-type name="Book"&gt;6&lt;/ref-type&gt;&lt;contributors&gt;&lt;authors&gt;&lt;author&gt;McDonald, R&lt;/author&gt;&lt;/authors&gt;&lt;/contributors&gt;&lt;titles&gt;&lt;title&gt;Test theory: A unified approach&lt;/title&gt;&lt;/titles&gt;&lt;dates&gt;&lt;year&gt;1999&lt;/year&gt;&lt;/dates&gt;&lt;pub-location&gt;Mahwah, NJ&lt;/pub-location&gt;&lt;publisher&gt;Lawrence Erlbaum Associates&lt;/publisher&gt;&lt;urls&gt;&lt;/urls&gt;&lt;/record&gt;&lt;/Cite&gt;&lt;/EndNote&gt;</w:instrTex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separate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(McDonald, 1999; 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Zinbarg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et al., 2005)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end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, which judges the degree to which composite scale scores are interpretable as measure of a single common factor, as result of sum of squared factor loadings on general factor, divided by (modeled) variance of scale scores; and (c) the omega subscale (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ωs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) reliability estimate for a 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residualized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subscale, an index that controls for that part of the reliability due to the general factor (i.e., showing what would reliability of subscale score be if effects of general factor were removed) 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begin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instrText xml:space="preserve"> ADDIN EN.CITE &lt;EndNote&gt;&lt;Cite&gt;&lt;Author&gt;Reise&lt;/Author&gt;&lt;Year&gt;2012&lt;/Year&gt;&lt;RecNum&gt;121&lt;/RecNum&gt;&lt;DisplayText&gt;(Reise, 2012)&lt;/DisplayText&gt;&lt;record&gt;&lt;rec-number&gt;121&lt;/rec-number&gt;&lt;foreign-keys&gt;&lt;key app="EN" db-id="550as0sdaaa0aiezsabx2wrmafrtfdvefape"&gt;121&lt;/key&gt;&lt;/foreign-keys&gt;&lt;ref-type name="Journal Article"&gt;17&lt;/ref-type&gt;&lt;contributors&gt;&lt;authors&gt;&lt;author&gt;Reise, S. P.&lt;/author&gt;&lt;/authors&gt;&lt;/contributors&gt;&lt;auth-address&gt;University of California, Los Angeles.&lt;/auth-address&gt;&lt;titles&gt;&lt;title&gt;Invited Paper: The Rediscovery of Bifactor Measurement Models&lt;/title&gt;&lt;secondary-title&gt;Multivariate Behav Res&lt;/secondary-title&gt;&lt;alt-title&gt;Multivariate behavioral research&lt;/alt-title&gt;&lt;/titles&gt;&lt;periodical&gt;&lt;full-title&gt;Multivariate Behav Res&lt;/full-title&gt;&lt;abbr-1&gt;Multivariate behavioral research&lt;/abbr-1&gt;&lt;/periodical&gt;&lt;alt-periodical&gt;&lt;full-title&gt;Multivariate Behav Res&lt;/full-title&gt;&lt;abbr-1&gt;Multivariate behavioral research&lt;/abbr-1&gt;&lt;/alt-periodical&gt;&lt;pages&gt;667-696&lt;/pages&gt;&lt;volume&gt;47&lt;/volume&gt;&lt;number&gt;5&lt;/number&gt;&lt;dates&gt;&lt;year&gt;2012&lt;/year&gt;&lt;pub-dates&gt;&lt;date&gt;Sep 1&lt;/date&gt;&lt;/pub-dates&gt;&lt;/dates&gt;&lt;isbn&gt;0027-3171 (Print)&amp;#xD;0027-3171 (Linking)&lt;/isbn&gt;&lt;accession-num&gt;24049214&lt;/accession-num&gt;&lt;urls&gt;&lt;related-urls&gt;&lt;url&gt;http://www.ncbi.nlm.nih.gov/pubmed/24049214&lt;/url&gt;&lt;/related-urls&gt;&lt;/urls&gt;&lt;custom2&gt;3773879&lt;/custom2&gt;&lt;electronic-resource-num&gt;10.1080/00273171.2012.715555&lt;/electronic-resource-num&gt;&lt;/record&gt;&lt;/Cite&gt;&lt;/EndNote&gt;</w:instrTex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separate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(Reise, 2012)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fldChar w:fldCharType="end"/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. Values of ω, 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ωh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and </w:t>
            </w:r>
            <w:proofErr w:type="spellStart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ωs</w:t>
            </w:r>
            <w:proofErr w:type="spellEnd"/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coefficients may vary between 0 and 1, where higher scores indicate greater reliability. A value of 1 indicates instrument’s sum score measures target construct with perfect accuracy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.</w:t>
            </w:r>
          </w:p>
          <w:p w:rsidR="00C704B0" w:rsidRDefault="00C704B0" w:rsidP="00C704B0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The observed correlations among saved factor scores from the best-fitting model revealed </w:t>
            </w:r>
            <w:r w:rsidR="00E55CFA" w:rsidRPr="00E55CFA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the general ADHD factor was significantly associated with specific inattention (r=0.174, p&lt;0.001), but no correlations were found between the general factor and specific hyperactivity (r=0.076, p=0.082) or between the general factor and specific impulsivity (r=0.028).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We also found specific inattention was negatively associated with specific hyperactivity (r=-0.199, p&lt;0.001), but </w:t>
            </w:r>
            <w:r w:rsidR="00E55CFA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specific inattention was</w:t>
            </w:r>
            <w:r w:rsidR="00052FFA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not</w:t>
            </w:r>
            <w:r w:rsidR="00052FFA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associated</w:t>
            </w:r>
            <w:r w:rsidRPr="00C704B0"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 xml:space="preserve"> with impulsivity (r=0.009, p=0.833). Lastly, specific hyperactivity was significantly associated with specific impulsivity (r=0.552, p&lt;0.001).</w:t>
            </w:r>
          </w:p>
          <w:p w:rsidR="00611BDA" w:rsidRDefault="00611BDA" w:rsidP="00C704B0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  <w:r w:rsidRPr="00611BDA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  <w:t>References</w:t>
            </w:r>
            <w:r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  <w:t>:</w:t>
            </w:r>
          </w:p>
          <w:p w:rsidR="00611BDA" w:rsidRDefault="00611BDA" w:rsidP="00611BDA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bookmarkStart w:id="0" w:name="_GoBack"/>
            <w:bookmarkEnd w:id="0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Caci HM, </w:t>
            </w: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orin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AJ, </w:t>
            </w: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Tran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A (2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016).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eacher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ratings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f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e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ADHD-RS IV in a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mmunity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mple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: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esults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om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e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proofErr w:type="gram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iP</w:t>
            </w:r>
            <w:proofErr w:type="spellEnd"/>
            <w:proofErr w:type="gram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-ARD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tudy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.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Journal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of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Attention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Disorders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20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,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34–444.</w:t>
            </w:r>
          </w:p>
          <w:p w:rsidR="00611BDA" w:rsidRDefault="00611BDA" w:rsidP="00611BDA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Cook KF, </w:t>
            </w: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Kallen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MA, </w:t>
            </w: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Amtmann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D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2009).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aving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a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: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mpact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f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umber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f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tems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d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istribution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f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data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n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raditional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iteria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for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ssessing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T’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nidimensionality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ssumption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.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Quality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of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Life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Research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18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,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47–460.</w:t>
            </w:r>
          </w:p>
          <w:p w:rsidR="00611BDA" w:rsidRDefault="00611BDA" w:rsidP="00611BDA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Hu L, Bentler PM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1999).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utoff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iteria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for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t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indexes in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variance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tructure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alysis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: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nventional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iteria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v. new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ternatives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.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Structural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Equation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Modeling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6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,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–55.</w:t>
            </w:r>
          </w:p>
          <w:p w:rsidR="00611BDA" w:rsidRDefault="00611BDA" w:rsidP="00611BDA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Lucke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JF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2005). The alfa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d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e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proofErr w:type="gram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mega</w:t>
            </w:r>
            <w:proofErr w:type="spellEnd"/>
            <w:proofErr w:type="gram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f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ngeneric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est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eory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: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xtension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f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eliability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d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ternal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nsistency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eterogeneous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ests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.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Applied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Psychological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Measurement</w:t>
            </w:r>
            <w:proofErr w:type="spellEnd"/>
            <w:r w:rsidR="00E50357"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29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,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5–81.</w:t>
            </w:r>
          </w:p>
          <w:p w:rsidR="00611BDA" w:rsidRDefault="00611BDA" w:rsidP="00611BDA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cDonald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R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1999). </w:t>
            </w:r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Test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Theory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: A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Unified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Approach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. 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Lawrence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rlbaum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Associates: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hwah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, NJ.</w:t>
            </w:r>
          </w:p>
          <w:p w:rsidR="00611BDA" w:rsidRDefault="00611BDA" w:rsidP="00611BDA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uthén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LK, </w:t>
            </w: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uthén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BO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2012). </w:t>
            </w:r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Mplus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User’s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Guide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.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uthén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&amp;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uthén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: Los Angeles, CA.</w:t>
            </w:r>
          </w:p>
          <w:p w:rsidR="00611BDA" w:rsidRDefault="00611BDA" w:rsidP="00611BDA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Reise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SP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2012).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vited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per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: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e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ediscovery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f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ifactor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asurement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dels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.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Multivariate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Behavioral</w:t>
            </w:r>
            <w:proofErr w:type="spellEnd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Research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47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,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67–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696.</w:t>
            </w:r>
          </w:p>
          <w:p w:rsidR="00A2058C" w:rsidRPr="00611BDA" w:rsidRDefault="00A2058C" w:rsidP="00A2058C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A2058C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World Health </w:t>
            </w:r>
            <w:proofErr w:type="spellStart"/>
            <w:r w:rsidRPr="00A2058C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Organization</w:t>
            </w:r>
            <w:proofErr w:type="spellEnd"/>
            <w:r w:rsidRPr="00A2058C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1992).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International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Statistical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Classification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of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Diseases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and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Related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Health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Problems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, 10th </w:t>
            </w:r>
            <w:proofErr w:type="spellStart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Revision</w:t>
            </w:r>
            <w:proofErr w:type="spellEnd"/>
            <w:r w:rsidRPr="00A2058C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 xml:space="preserve"> (ICD-10).</w:t>
            </w:r>
            <w:r w:rsidRPr="00A2058C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WHO: </w:t>
            </w:r>
            <w:proofErr w:type="spellStart"/>
            <w:r w:rsidRPr="00A2058C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eneva</w:t>
            </w:r>
            <w:proofErr w:type="spellEnd"/>
            <w:r w:rsidRPr="00A2058C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.</w:t>
            </w:r>
          </w:p>
          <w:p w:rsidR="00611BDA" w:rsidRPr="00E50357" w:rsidRDefault="00611BDA" w:rsidP="00611BDA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Zinbarg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RE, </w:t>
            </w: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Revelle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W, </w:t>
            </w:r>
            <w:proofErr w:type="spellStart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Yovel</w:t>
            </w:r>
            <w:proofErr w:type="spellEnd"/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 I, Li W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(2005).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onbach’s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α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,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evelle’s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β,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d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McDonald’s ω 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H: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eir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elations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with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ach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ther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d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wo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ternative</w:t>
            </w:r>
            <w:proofErr w:type="spellEnd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ncep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alizations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f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proofErr w:type="spellStart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eliability</w:t>
            </w:r>
            <w:proofErr w:type="spellEnd"/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. </w:t>
            </w:r>
            <w:r w:rsidRPr="00E50357">
              <w:rPr>
                <w:rFonts w:ascii="Arial" w:eastAsia="Times New Roman" w:hAnsi="Arial" w:cs="Arial"/>
                <w:i/>
                <w:color w:val="000000"/>
                <w:sz w:val="14"/>
                <w:szCs w:val="14"/>
              </w:rPr>
              <w:t>Psychometrika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 xml:space="preserve"> </w:t>
            </w:r>
            <w:r w:rsidRPr="00E5035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70</w:t>
            </w:r>
            <w:r w:rsidR="00E50357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,</w:t>
            </w:r>
            <w:r w:rsidRPr="00611BDA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23–133.</w:t>
            </w:r>
          </w:p>
          <w:p w:rsidR="00C704B0" w:rsidRDefault="00C704B0" w:rsidP="00C704B0">
            <w:pPr>
              <w:spacing w:after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  <w:p w:rsidR="00C704B0" w:rsidRPr="00C704B0" w:rsidRDefault="00C704B0" w:rsidP="00C704B0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  <w:p w:rsidR="00C704B0" w:rsidRDefault="00C704B0" w:rsidP="00C704B0">
            <w:pPr>
              <w:spacing w:after="0"/>
              <w:rPr>
                <w:rFonts w:ascii="Arial" w:eastAsia="Times New Roman" w:hAnsi="Arial" w:cs="Arial"/>
                <w:color w:val="000000"/>
                <w:sz w:val="14"/>
                <w:szCs w:val="14"/>
                <w:lang w:val="en-US"/>
              </w:rPr>
            </w:pPr>
          </w:p>
          <w:p w:rsidR="00C65B13" w:rsidRPr="007C74F9" w:rsidRDefault="00C65B13" w:rsidP="00C65B13">
            <w:pPr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val="en-US"/>
              </w:rPr>
            </w:pPr>
          </w:p>
        </w:tc>
      </w:tr>
    </w:tbl>
    <w:p w:rsidR="001D258D" w:rsidRPr="00C704B0" w:rsidRDefault="001D258D" w:rsidP="00C704B0">
      <w:pPr>
        <w:spacing w:after="0"/>
        <w:rPr>
          <w:rFonts w:ascii="Arial" w:eastAsia="Times New Roman" w:hAnsi="Arial" w:cs="Arial"/>
          <w:b/>
          <w:color w:val="000000"/>
          <w:sz w:val="14"/>
          <w:szCs w:val="14"/>
          <w:lang w:val="en-US"/>
        </w:rPr>
      </w:pPr>
    </w:p>
    <w:sectPr w:rsidR="001D258D" w:rsidRPr="00C704B0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C74F9"/>
    <w:rsid w:val="00047459"/>
    <w:rsid w:val="00052FFA"/>
    <w:rsid w:val="001467D1"/>
    <w:rsid w:val="001D258D"/>
    <w:rsid w:val="00200083"/>
    <w:rsid w:val="002A5E1B"/>
    <w:rsid w:val="002D015D"/>
    <w:rsid w:val="003E2508"/>
    <w:rsid w:val="004648E7"/>
    <w:rsid w:val="004A5B16"/>
    <w:rsid w:val="00512218"/>
    <w:rsid w:val="00601003"/>
    <w:rsid w:val="00611BDA"/>
    <w:rsid w:val="00637783"/>
    <w:rsid w:val="00674E7D"/>
    <w:rsid w:val="007062F3"/>
    <w:rsid w:val="007C74F9"/>
    <w:rsid w:val="00804B70"/>
    <w:rsid w:val="00837172"/>
    <w:rsid w:val="0086444E"/>
    <w:rsid w:val="008E09F2"/>
    <w:rsid w:val="00A2058C"/>
    <w:rsid w:val="00C65B13"/>
    <w:rsid w:val="00C704B0"/>
    <w:rsid w:val="00C76E7D"/>
    <w:rsid w:val="00CC22BF"/>
    <w:rsid w:val="00CF09AB"/>
    <w:rsid w:val="00DA5050"/>
    <w:rsid w:val="00DE55ED"/>
    <w:rsid w:val="00E50357"/>
    <w:rsid w:val="00E55CFA"/>
    <w:rsid w:val="00EE1770"/>
    <w:rsid w:val="00EE787C"/>
    <w:rsid w:val="00F30171"/>
    <w:rsid w:val="00FA58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899</Words>
  <Characters>10255</Characters>
  <Application>Microsoft Office Word</Application>
  <DocSecurity>0</DocSecurity>
  <Lines>85</Lines>
  <Paragraphs>2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CPA</Company>
  <LinksUpToDate>false</LinksUpToDate>
  <CharactersWithSpaces>121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tola</dc:creator>
  <cp:lastModifiedBy>Vitola</cp:lastModifiedBy>
  <cp:revision>2</cp:revision>
  <dcterms:created xsi:type="dcterms:W3CDTF">2016-11-05T18:30:00Z</dcterms:created>
  <dcterms:modified xsi:type="dcterms:W3CDTF">2016-11-05T18:30:00Z</dcterms:modified>
</cp:coreProperties>
</file>